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bookmarkStart w:id="0" w:name="_GoBack"/>
      <w:bookmarkEnd w:id="0"/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陆正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02483A" w:rsidRPr="0002483A">
              <w:rPr>
                <w:rFonts w:hint="eastAsia"/>
                <w:bCs/>
                <w:sz w:val="18"/>
              </w:rPr>
              <w:t>编程平台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C60E12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Sage</w:t>
      </w:r>
      <w:r>
        <w:rPr>
          <w:rFonts w:hint="eastAsia"/>
        </w:rPr>
        <w:t>数学软件的使用，网络在线使用或下载安装使用。</w:t>
      </w:r>
    </w:p>
    <w:p w:rsidR="001551D5" w:rsidRDefault="00C60E12" w:rsidP="00C60E12">
      <w:pPr>
        <w:pStyle w:val="af8"/>
        <w:numPr>
          <w:ilvl w:val="0"/>
          <w:numId w:val="13"/>
        </w:numPr>
        <w:ind w:firstLineChars="0"/>
      </w:pPr>
      <w:r w:rsidRPr="00C60E12">
        <w:rPr>
          <w:rFonts w:ascii="隶书" w:eastAsia="隶书" w:hint="eastAsia"/>
        </w:rPr>
        <w:t>选做</w:t>
      </w:r>
      <w:r>
        <w:rPr>
          <w:rFonts w:hint="eastAsia"/>
        </w:rPr>
        <w:t xml:space="preserve"> </w:t>
      </w:r>
      <w:r w:rsidR="001551D5">
        <w:rPr>
          <w:rFonts w:hint="eastAsia"/>
        </w:rPr>
        <w:t>读</w:t>
      </w:r>
      <w:r w:rsidR="001551D5">
        <w:rPr>
          <w:rFonts w:hint="eastAsia"/>
        </w:rPr>
        <w:t>Java</w:t>
      </w:r>
      <w:r w:rsidR="001551D5">
        <w:rPr>
          <w:rFonts w:hint="eastAsia"/>
        </w:rPr>
        <w:t>的</w:t>
      </w:r>
      <w:r w:rsidR="001551D5">
        <w:rPr>
          <w:rFonts w:hint="eastAsia"/>
        </w:rPr>
        <w:t xml:space="preserve">BigInteger 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Integer</w:t>
      </w:r>
      <w:r w:rsidR="001551D5">
        <w:rPr>
          <w:rFonts w:hint="eastAsia"/>
        </w:rPr>
        <w:t>）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（</w:t>
      </w:r>
      <w:r w:rsidR="001551D5">
        <w:rPr>
          <w:rFonts w:hint="eastAsia"/>
        </w:rPr>
        <w:t>java.math.BigDecimal</w:t>
      </w:r>
      <w:r w:rsidR="001551D5">
        <w:rPr>
          <w:rFonts w:hint="eastAsia"/>
        </w:rPr>
        <w:t>）文档，分析两个类库的构成。自己构造例子熟悉</w:t>
      </w:r>
      <w:r w:rsidR="001551D5">
        <w:rPr>
          <w:rFonts w:hint="eastAsia"/>
        </w:rPr>
        <w:t>BigInteger</w:t>
      </w:r>
      <w:r w:rsidR="001551D5">
        <w:rPr>
          <w:rFonts w:hint="eastAsia"/>
        </w:rPr>
        <w:t>和</w:t>
      </w:r>
      <w:r w:rsidR="001551D5">
        <w:rPr>
          <w:rFonts w:hint="eastAsia"/>
        </w:rPr>
        <w:t>BigDecimal</w:t>
      </w:r>
      <w:r w:rsidR="001551D5">
        <w:rPr>
          <w:rFonts w:hint="eastAsia"/>
        </w:rPr>
        <w:t>中各个方法的使用</w:t>
      </w:r>
    </w:p>
    <w:p w:rsidR="00397425" w:rsidRDefault="001551D5" w:rsidP="00C60E12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在互联网查阅其它与密码学有关的编程资源，列出这些资源的网址，并予以简单介绍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AE489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AE4894">
        <w:fldChar w:fldCharType="separate"/>
      </w:r>
      <w:r w:rsidR="00AE4894" w:rsidRPr="00AE4894">
        <w:rPr>
          <w:noProof/>
          <w:vertAlign w:val="superscript"/>
        </w:rPr>
        <w:t>[1]</w:t>
      </w:r>
      <w:r w:rsidR="00AE489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tbl>
      <w:tblPr>
        <w:tblStyle w:val="af3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610"/>
      </w:tblGrid>
      <w:tr w:rsidR="00E45F47" w:rsidTr="00E45F47">
        <w:tc>
          <w:tcPr>
            <w:tcW w:w="0" w:type="auto"/>
            <w:shd w:val="clear" w:color="auto" w:fill="E5E5E5"/>
          </w:tcPr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3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4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5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6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7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8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9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0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1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2</w:t>
            </w:r>
          </w:p>
          <w:p w:rsidR="00E45F47" w:rsidRPr="00E45F47" w:rsidRDefault="00E45F47" w:rsidP="00E45F47">
            <w:pPr>
              <w:spacing w:line="280" w:lineRule="exact"/>
              <w:rPr>
                <w:rFonts w:ascii="Consolas" w:hAnsi="Consolas"/>
              </w:rPr>
            </w:pPr>
            <w:r w:rsidRPr="00E45F47">
              <w:rPr>
                <w:rFonts w:ascii="Consolas" w:hAnsi="Consolas"/>
              </w:rPr>
              <w:t>13</w:t>
            </w:r>
          </w:p>
        </w:tc>
        <w:tc>
          <w:tcPr>
            <w:tcW w:w="10610" w:type="dxa"/>
            <w:shd w:val="clear" w:color="auto" w:fill="E5E5E5"/>
          </w:tcPr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ifconfig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d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58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E45F47" w:rsidRPr="00AE4894" w:rsidRDefault="00E45F47" w:rsidP="00E45F47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E45F47" w:rsidRDefault="00E45F47" w:rsidP="00E45F47">
            <w:pPr>
              <w:spacing w:line="280" w:lineRule="exact"/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</w:tc>
      </w:tr>
    </w:tbl>
    <w:p w:rsidR="00E45F47" w:rsidRPr="00E45F47" w:rsidRDefault="00E45F47" w:rsidP="00E45F47"/>
    <w:p w:rsidR="00E45F47" w:rsidRDefault="00E45F47" w:rsidP="00E45F47">
      <w:pPr>
        <w:sectPr w:rsidR="00E45F47" w:rsidSect="00225F37">
          <w:footerReference w:type="default" r:id="rId8"/>
          <w:headerReference w:type="first" r:id="rId9"/>
          <w:footerReference w:type="first" r:id="rId10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AE4894" w:rsidTr="00E45F47">
        <w:tc>
          <w:tcPr>
            <w:tcW w:w="0" w:type="auto"/>
            <w:shd w:val="clear" w:color="auto" w:fill="E5E5E5"/>
          </w:tcPr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lastRenderedPageBreak/>
              <w:t>1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2</w:t>
            </w:r>
          </w:p>
        </w:tc>
        <w:tc>
          <w:tcPr>
            <w:tcW w:w="10752" w:type="dxa"/>
            <w:shd w:val="clear" w:color="auto" w:fill="E5E5E5"/>
          </w:tcPr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6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op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156219">
        <w:rPr>
          <w:noProof/>
        </w:rPr>
        <w:t>1</w:t>
      </w:r>
      <w:r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  <w:r>
        <w:rPr>
          <w:noProof/>
        </w:rPr>
        <w:drawing>
          <wp:inline distT="0" distB="0" distL="0" distR="0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1B4443" w:rsidRDefault="00397425" w:rsidP="00397425">
      <w:pPr>
        <w:ind w:firstLineChars="200" w:firstLine="420"/>
      </w:pPr>
      <w:r>
        <w:rPr>
          <w:rFonts w:hint="eastAsia"/>
        </w:rPr>
        <w:t>从</w:t>
      </w:r>
      <w:r w:rsidR="001B4443">
        <w:rPr>
          <w:rFonts w:hint="eastAsia"/>
        </w:rPr>
        <w:t>后期结果看，这个过程相当简单。不过在实验过程中却充满了困难。首先是平台的难度，曾经我用的是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操作系统，因为比较稳定，而且社区比较活跃。不过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却需要从源代码编译</w:t>
      </w:r>
      <w:r w:rsidR="001B4443">
        <w:rPr>
          <w:rFonts w:hint="eastAsia"/>
        </w:rPr>
        <w:t>SageMath</w:t>
      </w:r>
      <w:r w:rsidR="001B4443"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 w:rsidR="001B4443">
        <w:rPr>
          <w:rFonts w:hint="eastAsia"/>
        </w:rPr>
        <w:t>失败太</w:t>
      </w:r>
      <w:proofErr w:type="gramEnd"/>
      <w:r w:rsidR="001B4443">
        <w:rPr>
          <w:rFonts w:hint="eastAsia"/>
        </w:rPr>
        <w:t>多次，</w:t>
      </w:r>
      <w:proofErr w:type="gramStart"/>
      <w:r w:rsidR="001B4443">
        <w:rPr>
          <w:rFonts w:hint="eastAsia"/>
        </w:rPr>
        <w:t>索性</w:t>
      </w:r>
      <w:proofErr w:type="gramEnd"/>
      <w:r w:rsidR="001B4443">
        <w:rPr>
          <w:rFonts w:hint="eastAsia"/>
        </w:rPr>
        <w:t>还了实验平台，</w:t>
      </w:r>
      <w:r w:rsidR="001B4443">
        <w:rPr>
          <w:rFonts w:hint="eastAsia"/>
        </w:rPr>
        <w:t>Ubuntu</w:t>
      </w:r>
      <w:r w:rsidR="001B4443">
        <w:rPr>
          <w:rFonts w:hint="eastAsia"/>
        </w:rPr>
        <w:t>可以很好地支持已编译的二进制文件。</w:t>
      </w:r>
    </w:p>
    <w:p w:rsidR="001B4443" w:rsidRDefault="001B4443" w:rsidP="001B4443">
      <w:r>
        <w:br w:type="page"/>
      </w:r>
    </w:p>
    <w:p w:rsidR="00397425" w:rsidRDefault="001B4443" w:rsidP="001B4443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1B4443" w:rsidRDefault="001B4443" w:rsidP="001B4443"/>
    <w:p w:rsidR="001B4443" w:rsidRDefault="007A0C60" w:rsidP="007A0C60">
      <w:pPr>
        <w:ind w:firstLineChars="200" w:firstLine="420"/>
      </w:pPr>
      <w:r>
        <w:rPr>
          <w:rFonts w:hint="eastAsia"/>
        </w:rPr>
        <w:t>根据</w:t>
      </w:r>
      <w:r>
        <w:rPr>
          <w:rFonts w:hint="eastAsia"/>
        </w:rPr>
        <w:t>sage</w:t>
      </w:r>
      <w:r>
        <w:t xml:space="preserve"> </w:t>
      </w:r>
      <w:r>
        <w:rPr>
          <w:rFonts w:hint="eastAsia"/>
        </w:rPr>
        <w:t>tutorial</w:t>
      </w:r>
      <w:r>
        <w:rPr>
          <w:rFonts w:hint="eastAsia"/>
        </w:rPr>
        <w:t>手册，进行重要代码的实验。</w:t>
      </w:r>
    </w:p>
    <w:p w:rsidR="007A0C60" w:rsidRDefault="007A0C60" w:rsidP="007A0C60"/>
    <w:p w:rsidR="007A0C60" w:rsidRDefault="007A0C60" w:rsidP="007A0C60">
      <w:r w:rsidRPr="007A0C60">
        <w:rPr>
          <w:rFonts w:hint="eastAsia"/>
          <w:b/>
        </w:rPr>
        <w:t>Solution</w:t>
      </w:r>
      <w:r>
        <w:t>:</w:t>
      </w:r>
    </w:p>
    <w:p w:rsidR="007A0C60" w:rsidRDefault="007A0C60" w:rsidP="007A0C60"/>
    <w:p w:rsidR="007A0C60" w:rsidRDefault="004658B3" w:rsidP="004658B3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</w:t>
      </w:r>
      <w:r w:rsidR="006B382D">
        <w:t xml:space="preserve"> </w:t>
      </w:r>
      <w:r w:rsidR="006B382D">
        <w:rPr>
          <w:rFonts w:hint="eastAsia"/>
        </w:rPr>
        <w:t>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r w:rsidR="00166989">
        <w:t>MATLAB</w:t>
      </w:r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是</w:t>
      </w:r>
      <w:r w:rsidR="00617F95">
        <w:rPr>
          <w:rFonts w:hint="eastAsia"/>
        </w:rPr>
        <w:t>Sage</w:t>
      </w:r>
      <w:r w:rsidR="00617F95">
        <w:rPr>
          <w:rFonts w:hint="eastAsia"/>
        </w:rPr>
        <w:t>的完整底层，而</w:t>
      </w:r>
      <w:r w:rsidR="00617F95">
        <w:rPr>
          <w:rFonts w:hint="eastAsia"/>
        </w:rPr>
        <w:t>Sage</w:t>
      </w:r>
      <w:r w:rsidR="00617F95">
        <w:rPr>
          <w:rFonts w:hint="eastAsia"/>
        </w:rPr>
        <w:t>在把文本交给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之前先预处理一遍，</w:t>
      </w:r>
      <w:r w:rsidR="00334ABA">
        <w:rPr>
          <w:rFonts w:hint="eastAsia"/>
        </w:rPr>
        <w:t>这样就可以实现统一。这里</w:t>
      </w:r>
      <w:r>
        <w:rPr>
          <w:rFonts w:hint="eastAsia"/>
        </w:rPr>
        <w:t>重点关注不同之处。</w:t>
      </w:r>
    </w:p>
    <w:p w:rsidR="004658B3" w:rsidRDefault="004658B3" w:rsidP="004658B3"/>
    <w:p w:rsidR="004658B3" w:rsidRDefault="00165691" w:rsidP="00165691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4658B3">
        <w:rPr>
          <w:rFonts w:hint="eastAsia"/>
        </w:rPr>
        <w:t>指数运算与异或运算</w:t>
      </w:r>
    </w:p>
    <w:p w:rsidR="004658B3" w:rsidRDefault="004658B3" w:rsidP="004658B3"/>
    <w:p w:rsidR="004658B3" w:rsidRDefault="004658B3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605820" w:rsidRDefault="00605820" w:rsidP="004658B3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605820" w:rsidP="00BB653B">
      <w:pPr>
        <w:ind w:firstLineChars="200" w:firstLine="42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幂运算符号：</w:t>
      </w:r>
    </w:p>
    <w:p w:rsidR="00605820" w:rsidRDefault="00605820" w:rsidP="00605820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165691" w:rsidP="00605820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165691" w:rsidRDefault="00165691" w:rsidP="00605820"/>
    <w:p w:rsidR="00165691" w:rsidRDefault="00165691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165691" w:rsidRDefault="00165691" w:rsidP="00605820"/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165691" w:rsidRDefault="00165691" w:rsidP="00165691"/>
    <w:p w:rsidR="00165691" w:rsidRPr="004658B3" w:rsidRDefault="00165691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397425" w:rsidRDefault="00397425" w:rsidP="00165691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2"/>
        <w:gridCol w:w="10867"/>
      </w:tblGrid>
      <w:tr w:rsidR="005652CF" w:rsidTr="005652CF">
        <w:tc>
          <w:tcPr>
            <w:tcW w:w="0" w:type="auto"/>
            <w:shd w:val="clear" w:color="auto" w:fill="E5E5E5"/>
          </w:tcPr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4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proofErr w:type="gram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Rational Field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宋体" w:hAnsi="宋体" w:cs="宋体"/>
                <w:sz w:val="24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5652CF" w:rsidRDefault="005652CF" w:rsidP="00165691"/>
    <w:p w:rsidR="00BB653B" w:rsidRDefault="00BB653B" w:rsidP="00165691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BB653B" w:rsidRDefault="00BB653B" w:rsidP="00165691"/>
    <w:p w:rsidR="00BB653B" w:rsidRDefault="00BB653B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 w:rsidR="00C8686A">
        <w:rPr>
          <w:rFonts w:hint="eastAsia"/>
        </w:rPr>
        <w:t>语言实现任意精度的整型</w:t>
      </w:r>
      <w:r>
        <w:rPr>
          <w:rFonts w:hint="eastAsia"/>
        </w:rPr>
        <w:t>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BA5183" w:rsidRDefault="00BA5183" w:rsidP="00BB653B">
      <w:pPr>
        <w:ind w:firstLineChars="200" w:firstLine="420"/>
      </w:pPr>
    </w:p>
    <w:p w:rsidR="00BA5183" w:rsidRDefault="00C8686A" w:rsidP="00C8686A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C8686A" w:rsidRDefault="00C8686A" w:rsidP="00C8686A"/>
    <w:p w:rsidR="00C8686A" w:rsidRDefault="00C8686A" w:rsidP="00D05D8A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</w:t>
      </w:r>
      <w:r w:rsidR="00007AFB">
        <w:rPr>
          <w:rFonts w:hint="eastAsia"/>
        </w:rPr>
        <w:t>不加小数点的整型运算，结果有时不满足要求，这时</w:t>
      </w:r>
      <w:r w:rsidR="00007AFB">
        <w:rPr>
          <w:rFonts w:hint="eastAsia"/>
        </w:rPr>
        <w:t>Sage</w:t>
      </w:r>
      <w:r w:rsidR="00007AFB">
        <w:rPr>
          <w:rFonts w:hint="eastAsia"/>
        </w:rPr>
        <w:t>会利用符号计算来进行求解。如果要对结果数值化，</w:t>
      </w:r>
      <w:r w:rsidR="00D05D8A">
        <w:rPr>
          <w:rFonts w:hint="eastAsia"/>
        </w:rPr>
        <w:t>使用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或者方法</w:t>
      </w:r>
      <w:r w:rsidR="00D05D8A">
        <w:rPr>
          <w:rFonts w:hint="eastAsia"/>
        </w:rPr>
        <w:t>n</w:t>
      </w:r>
      <w:r w:rsidR="00D05D8A">
        <w:rPr>
          <w:rFonts w:hint="eastAsia"/>
        </w:rPr>
        <w:t>（两者的全名都是</w:t>
      </w:r>
      <w:r w:rsidR="00D05D8A">
        <w:rPr>
          <w:rFonts w:hint="eastAsia"/>
        </w:rPr>
        <w:t xml:space="preserve">numerical_approx, </w:t>
      </w:r>
      <w:r w:rsidR="00D05D8A">
        <w:rPr>
          <w:rFonts w:hint="eastAsia"/>
        </w:rPr>
        <w:t>并且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和</w:t>
      </w:r>
      <w:r w:rsidR="006B382D">
        <w:rPr>
          <w:rFonts w:hint="eastAsia"/>
        </w:rPr>
        <w:t>n</w:t>
      </w:r>
      <w:r w:rsidR="00D05D8A">
        <w:rPr>
          <w:rFonts w:hint="eastAsia"/>
        </w:rPr>
        <w:t>是一样的）。它们都有可选参数</w:t>
      </w:r>
      <w:r w:rsidR="006B382D">
        <w:rPr>
          <w:rFonts w:hint="eastAsia"/>
        </w:rPr>
        <w:t>prec</w:t>
      </w:r>
      <w:r w:rsidR="00D05D8A">
        <w:rPr>
          <w:rFonts w:hint="eastAsia"/>
        </w:rPr>
        <w:t>和</w:t>
      </w:r>
      <w:r w:rsidR="006B382D">
        <w:rPr>
          <w:rFonts w:hint="eastAsia"/>
        </w:rPr>
        <w:t>digits</w:t>
      </w:r>
      <w:r w:rsidR="00D05D8A">
        <w:rPr>
          <w:rFonts w:hint="eastAsia"/>
        </w:rPr>
        <w:t>，前者指定结果的二进制位数，即</w:t>
      </w:r>
      <w:r w:rsidR="00D05D8A">
        <w:rPr>
          <w:rFonts w:hint="eastAsia"/>
        </w:rPr>
        <w:t xml:space="preserve">bit </w:t>
      </w:r>
      <w:r w:rsidR="00D05D8A">
        <w:rPr>
          <w:rFonts w:hint="eastAsia"/>
        </w:rPr>
        <w:t>数，后者指定结果的十进制位数。默认精度是</w:t>
      </w:r>
      <w:r w:rsidR="00D05D8A">
        <w:rPr>
          <w:rFonts w:hint="eastAsia"/>
        </w:rPr>
        <w:t>53 bit</w:t>
      </w:r>
      <w:r w:rsidR="00D05D8A">
        <w:rPr>
          <w:rFonts w:hint="eastAsia"/>
        </w:rPr>
        <w:t>。</w:t>
      </w:r>
    </w:p>
    <w:p w:rsidR="00007AFB" w:rsidRDefault="00007AFB" w:rsidP="00007AFB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007AFB" w:rsidTr="00007AFB">
        <w:tc>
          <w:tcPr>
            <w:tcW w:w="0" w:type="auto"/>
            <w:shd w:val="clear" w:color="auto" w:fill="E5E5E5"/>
          </w:tcPr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lastRenderedPageBreak/>
              <w:t>4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lastRenderedPageBreak/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sz w:val="24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007AFB" w:rsidRDefault="00007AFB" w:rsidP="00007AFB"/>
    <w:p w:rsidR="00D05D8A" w:rsidRDefault="00617ABC" w:rsidP="00007AFB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617ABC" w:rsidRDefault="00617ABC" w:rsidP="00007AFB"/>
    <w:p w:rsidR="00617ABC" w:rsidRDefault="00617ABC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</w:t>
      </w:r>
      <w:r w:rsidR="006B382D">
        <w:rPr>
          <w:rFonts w:hint="eastAsia"/>
        </w:rPr>
        <w:t>表示八进制。</w:t>
      </w:r>
    </w:p>
    <w:p w:rsidR="006B382D" w:rsidRDefault="006B382D" w:rsidP="006B382D"/>
    <w:p w:rsidR="006B382D" w:rsidRDefault="006B382D" w:rsidP="006B382D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6B382D" w:rsidRDefault="006B382D" w:rsidP="006B382D"/>
    <w:p w:rsidR="006B382D" w:rsidRDefault="006B382D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</w:t>
      </w:r>
      <w:r w:rsidR="00166989">
        <w:rPr>
          <w:rFonts w:hint="eastAsia"/>
        </w:rPr>
        <w:t>号</w:t>
      </w:r>
      <w:r>
        <w:rPr>
          <w:rFonts w:hint="eastAsia"/>
        </w:rPr>
        <w:t>即可。</w:t>
      </w:r>
    </w:p>
    <w:p w:rsidR="00397425" w:rsidRDefault="00397425" w:rsidP="00397425">
      <w:pPr>
        <w:widowControl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6B382D" w:rsidP="006B382D">
      <w:pPr>
        <w:widowControl/>
        <w:ind w:firstLineChars="200" w:firstLine="42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BD07B7" w:rsidRPr="00BD07B7" w:rsidRDefault="00AE4894" w:rsidP="00BD07B7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D07B7" w:rsidRPr="00BD07B7">
        <w:rPr>
          <w:rFonts w:hint="eastAsia"/>
        </w:rPr>
        <w:t>[1]</w:t>
      </w:r>
      <w:r w:rsidR="00BD07B7" w:rsidRPr="00BD07B7">
        <w:rPr>
          <w:rFonts w:hint="eastAsia"/>
        </w:rPr>
        <w:tab/>
      </w:r>
      <w:r w:rsidR="00BD07B7" w:rsidRPr="00BD07B7">
        <w:rPr>
          <w:rFonts w:hint="eastAsia"/>
        </w:rPr>
        <w:t>开发组</w:t>
      </w:r>
      <w:r w:rsidR="00BD07B7" w:rsidRPr="00BD07B7">
        <w:rPr>
          <w:rFonts w:hint="eastAsia"/>
        </w:rPr>
        <w:t xml:space="preserve"> S. Sage Tutorial [M]. Release 4.3 ed., 2010.</w:t>
      </w:r>
    </w:p>
    <w:p w:rsidR="00397425" w:rsidRDefault="00AE4894" w:rsidP="006B382D">
      <w:r>
        <w:fldChar w:fldCharType="end"/>
      </w:r>
    </w:p>
    <w:sectPr w:rsidR="00397425" w:rsidSect="00E45F47">
      <w:headerReference w:type="default" r:id="rId12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491532" w:rsidRDefault="00491532">
      <w:r>
        <w:separator/>
      </w:r>
    </w:p>
  </w:endnote>
  <w:endnote w:type="continuationSeparator" w:id="0">
    <w:p w:rsidR="00491532" w:rsidRDefault="0049153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491532" w:rsidRDefault="00491532">
      <w:r>
        <w:separator/>
      </w:r>
    </w:p>
  </w:footnote>
  <w:footnote w:type="continuationSeparator" w:id="0">
    <w:p w:rsidR="00491532" w:rsidRDefault="0049153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3D4943" w:rsidRDefault="003D4943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0"/>
  </w:num>
  <w:num w:numId="7">
    <w:abstractNumId w:val="7"/>
  </w:num>
  <w:num w:numId="8">
    <w:abstractNumId w:val="5"/>
  </w:num>
  <w:num w:numId="9">
    <w:abstractNumId w:val="11"/>
  </w:num>
  <w:num w:numId="10">
    <w:abstractNumId w:val="1"/>
  </w:num>
  <w:num w:numId="11">
    <w:abstractNumId w:val="9"/>
  </w:num>
  <w:num w:numId="12">
    <w:abstractNumId w:val="2"/>
  </w:num>
  <w:num w:numId="13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3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D4943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1532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07B7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2CA8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5F47"/>
    <w:rsid w:val="00E46CBB"/>
    <w:rsid w:val="00E475D8"/>
    <w:rsid w:val="00E4780D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7852B1E-5CBC-474B-A5DC-04E495CCD3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</TotalTime>
  <Pages>6</Pages>
  <Words>730</Words>
  <Characters>4166</Characters>
  <Application>Microsoft Office Word</Application>
  <DocSecurity>0</DocSecurity>
  <PresentationFormat/>
  <Lines>34</Lines>
  <Paragraphs>9</Paragraphs>
  <Slides>0</Slides>
  <Notes>0</Notes>
  <HiddenSlides>0</HiddenSlides>
  <MMClips>0</MMClips>
  <ScaleCrop>false</ScaleCrop>
  <Manager/>
  <Company>ecnu</Company>
  <LinksUpToDate>false</LinksUpToDate>
  <CharactersWithSpaces>48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34</cp:revision>
  <cp:lastPrinted>2018-03-08T14:03:00Z</cp:lastPrinted>
  <dcterms:created xsi:type="dcterms:W3CDTF">2018-03-07T14:21:00Z</dcterms:created>
  <dcterms:modified xsi:type="dcterms:W3CDTF">2018-04-11T15:5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